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B57C9" w14:textId="77777777" w:rsidR="00083083" w:rsidRDefault="000C262D" w:rsidP="000C262D">
      <w:pPr>
        <w:pStyle w:val="Title"/>
      </w:pPr>
      <w:r>
        <w:t>Problem Analysis</w:t>
      </w:r>
    </w:p>
    <w:p w14:paraId="3F736C86" w14:textId="7D5C01C4" w:rsidR="000B2F2F" w:rsidRDefault="000B2F2F" w:rsidP="000B2F2F"/>
    <w:p w14:paraId="70FE0394" w14:textId="7671F77B" w:rsidR="00965FDA" w:rsidRDefault="00AD34B4" w:rsidP="000B2F2F">
      <w:r>
        <w:t>Todo: Make the summaries into one nice big thing without stupid headers</w:t>
      </w:r>
      <w:r>
        <w:br/>
        <w:t>Research some notification methods papers a bit better so I can actually do that section</w:t>
      </w:r>
      <w:r>
        <w:br/>
        <w:t>Tables!</w:t>
      </w:r>
      <w:r>
        <w:br/>
        <w:t>Stuff talking about tables!</w:t>
      </w:r>
      <w:r w:rsidR="00965FDA">
        <w:br/>
        <w:t>Shorten summaries because they’re loonnnngggg</w:t>
      </w:r>
      <w:bookmarkStart w:id="0" w:name="_GoBack"/>
      <w:bookmarkEnd w:id="0"/>
    </w:p>
    <w:p w14:paraId="4370147D" w14:textId="18955883" w:rsidR="000E7D63" w:rsidRDefault="00D42AA5" w:rsidP="00D42AA5">
      <w:pPr>
        <w:pStyle w:val="Heading1"/>
      </w:pPr>
      <w:r>
        <w:t>Summary of Network Issues and Problems</w:t>
      </w:r>
    </w:p>
    <w:p w14:paraId="3471480C" w14:textId="31698AEF" w:rsidR="00D42AA5" w:rsidRDefault="00D42AA5" w:rsidP="00D42AA5">
      <w:r>
        <w:t>Large organisations require fast and efficient network monitoring systems, and many current systems use slow or difficult to set up methods for informing persons of issues such as services offline or environment issues</w:t>
      </w:r>
      <w:r>
        <w:fldChar w:fldCharType="begin" w:fldLock="1"/>
      </w:r>
      <w:r w:rsidR="00DF10F7">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fldChar w:fldCharType="separate"/>
      </w:r>
      <w:r w:rsidRPr="00D42AA5">
        <w:rPr>
          <w:noProof/>
        </w:rPr>
        <w:t>[1]</w:t>
      </w:r>
      <w:r>
        <w:fldChar w:fldCharType="end"/>
      </w:r>
      <w:r>
        <w:t>. Security is also a relevant factor, with the British government attempting to inform the private sector of potential security issues, but dealing with them or even</w:t>
      </w:r>
      <w:r w:rsidR="00DF10F7">
        <w:t xml:space="preserve"> methods of working out</w:t>
      </w:r>
      <w:r>
        <w:t xml:space="preserve"> if they are happening are conspicuously missing </w:t>
      </w:r>
      <w:r w:rsidR="00DF10F7">
        <w:t>from many reports and documents</w:t>
      </w:r>
      <w:r w:rsidR="00DF10F7">
        <w:fldChar w:fldCharType="begin" w:fldLock="1"/>
      </w:r>
      <w:r w:rsidR="00DF10F7">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2]", "plainTextFormattedCitation" : "[2]", "previouslyFormattedCitation" : "[2]" }, "properties" : { "noteIndex" : 0 }, "schema" : "https://github.com/citation-style-language/schema/raw/master/csl-citation.json" }</w:instrText>
      </w:r>
      <w:r w:rsidR="00DF10F7">
        <w:fldChar w:fldCharType="separate"/>
      </w:r>
      <w:r w:rsidR="00DF10F7" w:rsidRPr="00DF10F7">
        <w:rPr>
          <w:noProof/>
        </w:rPr>
        <w:t>[2]</w:t>
      </w:r>
      <w:r w:rsidR="00DF10F7">
        <w:fldChar w:fldCharType="end"/>
      </w:r>
      <w:r w:rsidR="00DF10F7">
        <w:t>. A paper on visualising Cyber Security is very much based around post-analysis, though its favour of colourful visualisations is not shared by many Cyber Security analysts in the field, who would much rather work with “archaic” command line tools</w:t>
      </w:r>
      <w:r w:rsidR="00DF10F7">
        <w:fldChar w:fldCharType="begin" w:fldLock="1"/>
      </w:r>
      <w:r w:rsidR="00DF10F7">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3]", "plainTextFormattedCitation" : "[3]", "previouslyFormattedCitation" : "[3]" }, "properties" : { "noteIndex" : 0 }, "schema" : "https://github.com/citation-style-language/schema/raw/master/csl-citation.json" }</w:instrText>
      </w:r>
      <w:r w:rsidR="00DF10F7">
        <w:fldChar w:fldCharType="separate"/>
      </w:r>
      <w:r w:rsidR="00DF10F7" w:rsidRPr="00DF10F7">
        <w:rPr>
          <w:noProof/>
        </w:rPr>
        <w:t>[3]</w:t>
      </w:r>
      <w:r w:rsidR="00DF10F7">
        <w:fldChar w:fldCharType="end"/>
      </w:r>
      <w:r w:rsidR="00DF10F7">
        <w:t>. This lack of interest in the visualisation of data makes it more difficult to identify trends in live data, as traversing textual logs can be both time consuming and frustrating</w:t>
      </w:r>
      <w:r w:rsidR="00DF10F7">
        <w:fldChar w:fldCharType="begin" w:fldLock="1"/>
      </w:r>
      <w:r w:rsidR="00DF10F7">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4]", "plainTextFormattedCitation" : "[4]", "previouslyFormattedCitation" : "[4]" }, "properties" : { "noteIndex" : 0 }, "schema" : "https://github.com/citation-style-language/schema/raw/master/csl-citation.json" }</w:instrText>
      </w:r>
      <w:r w:rsidR="00DF10F7">
        <w:fldChar w:fldCharType="separate"/>
      </w:r>
      <w:r w:rsidR="00DF10F7" w:rsidRPr="00DF10F7">
        <w:rPr>
          <w:noProof/>
        </w:rPr>
        <w:t>[4]</w:t>
      </w:r>
      <w:r w:rsidR="00DF10F7">
        <w:fldChar w:fldCharType="end"/>
      </w:r>
      <w:r w:rsidR="00DF10F7">
        <w:t>.</w:t>
      </w:r>
    </w:p>
    <w:p w14:paraId="06EB5C43" w14:textId="39898BE8" w:rsidR="00DF10F7" w:rsidRDefault="00DF10F7" w:rsidP="00D42AA5">
      <w:r>
        <w:t>Due to the unification of operating systems over devices, such as the Universal Windows Platform or many Linux variants and Android sharing similar codebases, cross-platform attacks are more popular than ever</w:t>
      </w:r>
      <w:r>
        <w:fldChar w:fldCharType="begin" w:fldLock="1"/>
      </w:r>
      <w:r w:rsidR="00337678">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5]", "plainTextFormattedCitation" : "[5]", "previouslyFormattedCitation" : "[5]" }, "properties" : { "noteIndex" : 0 }, "schema" : "https://github.com/citation-style-language/schema/raw/master/csl-citation.json" }</w:instrText>
      </w:r>
      <w:r>
        <w:fldChar w:fldCharType="separate"/>
      </w:r>
      <w:r w:rsidRPr="00DF10F7">
        <w:rPr>
          <w:noProof/>
        </w:rPr>
        <w:t>[5]</w:t>
      </w:r>
      <w:r>
        <w:fldChar w:fldCharType="end"/>
      </w:r>
      <w:r w:rsidR="00337678">
        <w:t>. This means that monitoring</w:t>
      </w:r>
      <w:r>
        <w:t xml:space="preserve"> and intrusion detection systems should be take this into account, keeping an eye on as much of the site as possible and not just servers or desktops.</w:t>
      </w:r>
    </w:p>
    <w:p w14:paraId="24635DD9" w14:textId="37FD5A77" w:rsidR="00D42AA5" w:rsidRDefault="00D42AA5" w:rsidP="00D42AA5">
      <w:pPr>
        <w:pStyle w:val="Heading1"/>
      </w:pPr>
      <w:r>
        <w:t>Summary of Research on Chat Bots and NLP</w:t>
      </w:r>
    </w:p>
    <w:p w14:paraId="0D8448B9" w14:textId="3D5BC1C5" w:rsidR="005939F7" w:rsidRPr="005939F7" w:rsidRDefault="005939F7" w:rsidP="005939F7">
      <w:r>
        <w:t>The idea behind Natural Language Processing is to convert text into a programmer friendly data structure that describes the meaning of the text, allowing it to be used programmatically</w:t>
      </w:r>
      <w:r>
        <w:fldChar w:fldCharType="begin" w:fldLock="1"/>
      </w:r>
      <w:r w:rsidR="00C400C1">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6]", "plainTextFormattedCitation" : "[6]", "previouslyFormattedCitation" : "[6]" }, "properties" : { "noteIndex" : 0 }, "schema" : "https://github.com/citation-style-language/schema/raw/master/csl-citation.json" }</w:instrText>
      </w:r>
      <w:r>
        <w:fldChar w:fldCharType="separate"/>
      </w:r>
      <w:r w:rsidRPr="005939F7">
        <w:rPr>
          <w:noProof/>
        </w:rPr>
        <w:t>[6]</w:t>
      </w:r>
      <w:r>
        <w:fldChar w:fldCharType="end"/>
      </w:r>
      <w:r>
        <w:t>.</w:t>
      </w:r>
      <w:r w:rsidR="00C400C1">
        <w:t xml:space="preserve"> </w:t>
      </w:r>
    </w:p>
    <w:p w14:paraId="666A06E4" w14:textId="1368D383" w:rsidR="00AD34B4" w:rsidRDefault="00337678" w:rsidP="00D42AA5">
      <w:r>
        <w:t>Chat bots started out as fairly non-intelligent programs, able to only parse very basic and very specific text out of incoming data</w:t>
      </w:r>
      <w:r>
        <w:fldChar w:fldCharType="begin" w:fldLock="1"/>
      </w:r>
      <w:r w:rsidR="00C400C1">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7]", "plainTextFormattedCitation" : "[7]", "previouslyFormattedCitation" : "[7]" }, "properties" : { "noteIndex" : 0 }, "schema" : "https://github.com/citation-style-language/schema/raw/master/csl-citation.json" }</w:instrText>
      </w:r>
      <w:r>
        <w:fldChar w:fldCharType="separate"/>
      </w:r>
      <w:r w:rsidR="005939F7" w:rsidRPr="005939F7">
        <w:rPr>
          <w:noProof/>
        </w:rPr>
        <w:t>[7]</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C400C1">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8]", "plainTextFormattedCitation" : "[8]", "previouslyFormattedCitation" : "[8]" }, "properties" : { "noteIndex" : 0 }, "schema" : "https://github.com/citation-style-language/schema/raw/master/csl-citation.json" }</w:instrText>
      </w:r>
      <w:r>
        <w:fldChar w:fldCharType="separate"/>
      </w:r>
      <w:r w:rsidR="005939F7" w:rsidRPr="005939F7">
        <w:rPr>
          <w:noProof/>
        </w:rPr>
        <w:t>[8]</w:t>
      </w:r>
      <w:r>
        <w:fldChar w:fldCharType="end"/>
      </w:r>
      <w:r>
        <w:t>. While you could still have almost meaningful or semi-useful information gathering conversations with chatbots in the early days of them</w:t>
      </w:r>
      <w:r>
        <w:fldChar w:fldCharType="begin" w:fldLock="1"/>
      </w:r>
      <w:r w:rsidR="00C400C1">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8]", "plainTextFormattedCitation" : "[8]", "previouslyFormattedCitation" : "[8]" }, "properties" : { "noteIndex" : 0 }, "schema" : "https://github.com/citation-style-language/schema/raw/master/csl-citation.json" }</w:instrText>
      </w:r>
      <w:r>
        <w:fldChar w:fldCharType="separate"/>
      </w:r>
      <w:r w:rsidR="005939F7" w:rsidRPr="005939F7">
        <w:rPr>
          <w:noProof/>
        </w:rPr>
        <w:t>[8]</w:t>
      </w:r>
      <w:r>
        <w:fldChar w:fldCharType="end"/>
      </w:r>
      <w:r>
        <w:fldChar w:fldCharType="begin" w:fldLock="1"/>
      </w:r>
      <w:r w:rsidR="00C400C1">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9]", "plainTextFormattedCitation" : "[9]", "previouslyFormattedCitation" : "[9]" }, "properties" : { "noteIndex" : 0 }, "schema" : "https://github.com/citation-style-language/schema/raw/master/csl-citation.json" }</w:instrText>
      </w:r>
      <w:r>
        <w:fldChar w:fldCharType="separate"/>
      </w:r>
      <w:r w:rsidR="005939F7" w:rsidRPr="005939F7">
        <w:rPr>
          <w:noProof/>
        </w:rPr>
        <w:t>[9]</w:t>
      </w:r>
      <w:r>
        <w:fldChar w:fldCharType="end"/>
      </w:r>
      <w:r>
        <w:t xml:space="preserve">, </w:t>
      </w:r>
      <w:r w:rsidR="00AD34B4">
        <w:t>things slowly started to improve with projects taking advantage of large databases of documented human interaction such as the Dialog Diversity Corpus</w:t>
      </w:r>
      <w:r w:rsidR="00AD34B4">
        <w:fldChar w:fldCharType="begin" w:fldLock="1"/>
      </w:r>
      <w:r w:rsidR="00C400C1">
        <w:instrText>ADDIN CSL_CITATION { "citationItems" : [ { "id" : "ITEM-1", "itemData" : { "URL" : "http://www-bcf.usc.edu/~billmann/diversity/DDivers-site.htm", "accessed" : { "date-parts" : [ [ "2016", "12", "15" ] ] }, "id" : "ITEM-1", "issued" : { "date-parts" : [ [ "0" ] ] }, "title" : "Dialogue Diversity Corpus", "type" : "webpage" }, "uris" : [ "http://www.mendeley.com/documents/?uuid=975547de-867e-311d-a37d-6f9838488cc3" ] } ], "mendeley" : { "formattedCitation" : "[10]", "plainTextFormattedCitation" : "[10]", "previouslyFormattedCitation" : "[10]" }, "properties" : { "noteIndex" : 0 }, "schema" : "https://github.com/citation-style-language/schema/raw/master/csl-citation.json" }</w:instrText>
      </w:r>
      <w:r w:rsidR="00AD34B4">
        <w:fldChar w:fldCharType="separate"/>
      </w:r>
      <w:r w:rsidR="005939F7" w:rsidRPr="005939F7">
        <w:rPr>
          <w:noProof/>
        </w:rPr>
        <w:t>[10]</w:t>
      </w:r>
      <w:r w:rsidR="00AD34B4">
        <w:fldChar w:fldCharType="end"/>
      </w:r>
      <w:r w:rsidR="00AD34B4">
        <w:t>. These databases allowed for much larger keyword recognition and transformations of incoming text to output human-like responses</w:t>
      </w:r>
      <w:r w:rsidR="00AD34B4">
        <w:fldChar w:fldCharType="begin" w:fldLock="1"/>
      </w:r>
      <w:r w:rsidR="00C400C1">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previouslyFormattedCitation" : "[11]" }, "properties" : { "noteIndex" : 0 }, "schema" : "https://github.com/citation-style-language/schema/raw/master/csl-citation.json" }</w:instrText>
      </w:r>
      <w:r w:rsidR="00AD34B4">
        <w:fldChar w:fldCharType="separate"/>
      </w:r>
      <w:r w:rsidR="005939F7" w:rsidRPr="005939F7">
        <w:rPr>
          <w:noProof/>
        </w:rPr>
        <w:t>[11]</w:t>
      </w:r>
      <w:r w:rsidR="00AD34B4">
        <w:fldChar w:fldCharType="end"/>
      </w:r>
      <w:r w:rsidR="00AD34B4">
        <w:t>. However, while conversations seemed more natural, this was still only a basic extension of the original “regular expression” style.</w:t>
      </w:r>
    </w:p>
    <w:p w14:paraId="2D83B533" w14:textId="1A102124" w:rsidR="00D42AA5" w:rsidRDefault="005939F7" w:rsidP="00D42AA5">
      <w:r>
        <w:t>As machine learning started to enter the realm of computer science problems, it started to merge with the idea of being able to process natural language, and that began the field of statistical natural language processing</w:t>
      </w:r>
      <w:r>
        <w:fldChar w:fldCharType="begin" w:fldLock="1"/>
      </w:r>
      <w:r w:rsidR="00C400C1">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12]", "plainTextFormattedCitation" : "[12]", "previouslyFormattedCitation" : "[12]" }, "properties" : { "noteIndex" : 0 }, "schema" : "https://github.com/citation-style-language/schema/raw/master/csl-citation.json" }</w:instrText>
      </w:r>
      <w:r>
        <w:fldChar w:fldCharType="separate"/>
      </w:r>
      <w:r w:rsidRPr="005939F7">
        <w:rPr>
          <w:noProof/>
        </w:rPr>
        <w:t>[12]</w:t>
      </w:r>
      <w:r>
        <w:fldChar w:fldCharType="end"/>
      </w:r>
      <w:r>
        <w:t>. Machine learning allowed chat bots to take interactions like the Dialog Diversity Corpus and learn from them, being able to “guess” at new phrases or sentences rather than just having a list of stock inputs and outputs. Machine learning is also not bound by its reference material, and is able to learn from the inputs it receives</w:t>
      </w:r>
      <w:r w:rsidR="00C400C1">
        <w:t>(ref?)</w:t>
      </w:r>
      <w:r>
        <w:t>.</w:t>
      </w:r>
    </w:p>
    <w:p w14:paraId="08C5023D" w14:textId="03A931C4" w:rsidR="005939F7" w:rsidRDefault="005939F7" w:rsidP="00D42AA5">
      <w:r>
        <w:lastRenderedPageBreak/>
        <w:t>Attempts have been made to start the idea of natural language processing and machine learning</w:t>
      </w:r>
      <w:r w:rsidR="00C400C1">
        <w:t xml:space="preserve"> almost from scratch, but so far it seems that it almost always worth referring back to technologies that already exist and building upon them</w:t>
      </w:r>
      <w:r w:rsidR="00C400C1">
        <w:fldChar w:fldCharType="begin" w:fldLock="1"/>
      </w:r>
      <w:r w:rsidR="00C400C1">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6]", "plainTextFormattedCitation" : "[6]", "previouslyFormattedCitation" : "[6]" }, "properties" : { "noteIndex" : 0 }, "schema" : "https://github.com/citation-style-language/schema/raw/master/csl-citation.json" }</w:instrText>
      </w:r>
      <w:r w:rsidR="00C400C1">
        <w:fldChar w:fldCharType="separate"/>
      </w:r>
      <w:r w:rsidR="00C400C1" w:rsidRPr="00C400C1">
        <w:rPr>
          <w:noProof/>
        </w:rPr>
        <w:t>[6]</w:t>
      </w:r>
      <w:r w:rsidR="00C400C1">
        <w:fldChar w:fldCharType="end"/>
      </w:r>
      <w:r w:rsidR="00C400C1">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rsidR="00C400C1">
        <w:fldChar w:fldCharType="begin" w:fldLock="1"/>
      </w:r>
      <w:r w:rsidR="00C400C1">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3]" }, "properties" : { "noteIndex" : 0 }, "schema" : "https://github.com/citation-style-language/schema/raw/master/csl-citation.json" }</w:instrText>
      </w:r>
      <w:r w:rsidR="00C400C1">
        <w:fldChar w:fldCharType="separate"/>
      </w:r>
      <w:r w:rsidR="00C400C1" w:rsidRPr="00C400C1">
        <w:rPr>
          <w:noProof/>
        </w:rPr>
        <w:t>[13]</w:t>
      </w:r>
      <w:r w:rsidR="00C400C1">
        <w:fldChar w:fldCharType="end"/>
      </w:r>
      <w:r w:rsidR="00C400C1">
        <w:t>.</w:t>
      </w:r>
    </w:p>
    <w:p w14:paraId="313E510F" w14:textId="3502DF1E" w:rsidR="00C400C1" w:rsidRDefault="00C400C1" w:rsidP="00D42AA5">
      <w:r>
        <w:t>“Machine Intelligence” was defined in one of the papers as a list of fundamental requirements for a machine to be considered “intelligent”, such as having perception of a situation, working sensors and a working memory that can be used to retrieve data logically. Many chat bots can be considered partially intelligent due to being able to apply logic &amp; reasoning, heuristics and a dynamic memory</w:t>
      </w:r>
      <w:r>
        <w:fldChar w:fldCharType="begin" w:fldLock="1"/>
      </w:r>
      <w:r w:rsidR="00A82311">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3]" }, "properties" : { "noteIndex" : 0 }, "schema" : "https://github.com/citation-style-language/schema/raw/master/csl-citation.json" }</w:instrText>
      </w:r>
      <w:r>
        <w:fldChar w:fldCharType="separate"/>
      </w:r>
      <w:r w:rsidRPr="00C400C1">
        <w:rPr>
          <w:noProof/>
        </w:rPr>
        <w:t>[13]</w:t>
      </w:r>
      <w:r>
        <w:fldChar w:fldCharType="end"/>
      </w:r>
      <w:r>
        <w:t>.</w:t>
      </w:r>
    </w:p>
    <w:p w14:paraId="4B57BCFE" w14:textId="4979E9C1" w:rsidR="00C400C1" w:rsidRDefault="00A82311" w:rsidP="00D42AA5">
      <w:r>
        <w:t>Recently, technologies like Microsoft’s Language Understanding Intelligent Service (LUIS)</w:t>
      </w:r>
      <w:r>
        <w:fldChar w:fldCharType="begin" w:fldLock="1"/>
      </w:r>
      <w:r>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4]", "plainTextFormattedCitation" : "[14]", "previouslyFormattedCitation" : "[14]" }, "properties" : { "noteIndex" : 0 }, "schema" : "https://github.com/citation-style-language/schema/raw/master/csl-citation.json" }</w:instrText>
      </w:r>
      <w:r>
        <w:fldChar w:fldCharType="separate"/>
      </w:r>
      <w:r w:rsidRPr="00A82311">
        <w:rPr>
          <w:noProof/>
        </w:rPr>
        <w:t>[14]</w:t>
      </w:r>
      <w:r>
        <w:fldChar w:fldCharType="end"/>
      </w:r>
      <w:r>
        <w:t xml:space="preserve"> allow for non-machine learning experts build models for things like natural language processing without complex programming or large-scale database management</w:t>
      </w:r>
      <w:r>
        <w:fldChar w:fldCharType="begin" w:fldLock="1"/>
      </w:r>
      <w:r>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5]", "plainTextFormattedCitation" : "[15]", "previouslyFormattedCitation" : "[15]" }, "properties" : { "noteIndex" : 0 }, "schema" : "https://github.com/citation-style-language/schema/raw/master/csl-citation.json" }</w:instrText>
      </w:r>
      <w:r>
        <w:fldChar w:fldCharType="separate"/>
      </w:r>
      <w:r w:rsidRPr="00A82311">
        <w:rPr>
          <w:noProof/>
        </w:rPr>
        <w:t>[15]</w:t>
      </w:r>
      <w:r>
        <w:fldChar w:fldCharType="end"/>
      </w:r>
      <w:r>
        <w:t>. Machine learning can suffer from what as being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2222D4">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5]", "plainTextFormattedCitation" : "[15]", "previouslyFormattedCitation" : "[15]" }, "properties" : { "noteIndex" : 0 }, "schema" : "https://github.com/citation-style-language/schema/raw/master/csl-citation.json" }</w:instrText>
      </w:r>
      <w:r>
        <w:fldChar w:fldCharType="separate"/>
      </w:r>
      <w:r w:rsidRPr="00A82311">
        <w:rPr>
          <w:noProof/>
        </w:rPr>
        <w:t>[15]</w:t>
      </w:r>
      <w:r>
        <w:fldChar w:fldCharType="end"/>
      </w:r>
      <w:r>
        <w:t xml:space="preserve">. After systems like these achieve the desired </w:t>
      </w:r>
      <w:r w:rsidR="002222D4">
        <w:t>accuracy, they can be accessed via external API’s which will accept an input and output a much more machine-useable output, with information separated as requested by the teacher</w:t>
      </w:r>
      <w:r w:rsidR="002222D4">
        <w:fldChar w:fldCharType="begin" w:fldLock="1"/>
      </w:r>
      <w:r w:rsidR="002222D4">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6]", "plainTextFormattedCitation" : "[16]" }, "properties" : { "noteIndex" : 0 }, "schema" : "https://github.com/citation-style-language/schema/raw/master/csl-citation.json" }</w:instrText>
      </w:r>
      <w:r w:rsidR="002222D4">
        <w:fldChar w:fldCharType="separate"/>
      </w:r>
      <w:r w:rsidR="002222D4" w:rsidRPr="002222D4">
        <w:rPr>
          <w:noProof/>
        </w:rPr>
        <w:t>[16]</w:t>
      </w:r>
      <w:r w:rsidR="002222D4">
        <w:fldChar w:fldCharType="end"/>
      </w:r>
      <w:r w:rsidR="002222D4">
        <w:t xml:space="preserve">. </w:t>
      </w:r>
    </w:p>
    <w:p w14:paraId="007E887F" w14:textId="05F3C747" w:rsidR="00D42AA5" w:rsidRDefault="00D42AA5" w:rsidP="00D42AA5">
      <w:pPr>
        <w:pStyle w:val="Heading1"/>
      </w:pPr>
      <w:r>
        <w:t>Summary of Research on Notification Methods</w:t>
      </w:r>
    </w:p>
    <w:p w14:paraId="7430A9C2" w14:textId="0B73FE88" w:rsidR="00D42AA5" w:rsidRPr="00D42AA5" w:rsidRDefault="002222D4" w:rsidP="00D42AA5">
      <w:r>
        <w:t>T</w:t>
      </w:r>
      <w:r w:rsidR="00D42AA5">
        <w:t>odo</w:t>
      </w:r>
      <w:r>
        <w:t xml:space="preserve"> because I apparently did fuckall research on that</w:t>
      </w:r>
    </w:p>
    <w:p w14:paraId="3DCEDBF2" w14:textId="77777777" w:rsidR="000B2F2F" w:rsidRDefault="000B2F2F" w:rsidP="000C262D"/>
    <w:p w14:paraId="43D8B944" w14:textId="77777777" w:rsidR="000B2F2F" w:rsidRDefault="000B2F2F" w:rsidP="000B2F2F">
      <w:pPr>
        <w:pStyle w:val="Heading1"/>
      </w:pPr>
      <w:r>
        <w:t>Existing Tools</w:t>
      </w:r>
    </w:p>
    <w:p w14:paraId="6C48442F" w14:textId="77777777" w:rsidR="001D1762" w:rsidRDefault="00A06A47" w:rsidP="000B2F2F">
      <w:pPr>
        <w:rPr>
          <w:color w:val="FF0000"/>
        </w:rPr>
      </w:pPr>
      <w:r>
        <w:rPr>
          <w:color w:val="FF0000"/>
        </w:rPr>
        <w:t>Talking about existing tools could be a problem as I haven’t researched many – My last 4 reviews should be about information systems</w:t>
      </w:r>
    </w:p>
    <w:p w14:paraId="2B6CC127" w14:textId="77777777" w:rsidR="00A06A47" w:rsidRDefault="00A06A47" w:rsidP="000B2F2F">
      <w:r>
        <w:t>{{Table comparing tools}</w:t>
      </w:r>
    </w:p>
    <w:tbl>
      <w:tblPr>
        <w:tblStyle w:val="TableGrid"/>
        <w:tblW w:w="0" w:type="auto"/>
        <w:tblLook w:val="04A0" w:firstRow="1" w:lastRow="0" w:firstColumn="1" w:lastColumn="0" w:noHBand="0" w:noVBand="1"/>
      </w:tblPr>
      <w:tblGrid>
        <w:gridCol w:w="3005"/>
        <w:gridCol w:w="3005"/>
        <w:gridCol w:w="3006"/>
      </w:tblGrid>
      <w:tr w:rsidR="00A06A47" w14:paraId="2F2710E4" w14:textId="77777777" w:rsidTr="00A06A47">
        <w:tc>
          <w:tcPr>
            <w:tcW w:w="3005" w:type="dxa"/>
          </w:tcPr>
          <w:p w14:paraId="063AB53C" w14:textId="77777777" w:rsidR="00A06A47" w:rsidRDefault="00A06A47" w:rsidP="000B2F2F"/>
        </w:tc>
        <w:tc>
          <w:tcPr>
            <w:tcW w:w="3005" w:type="dxa"/>
          </w:tcPr>
          <w:p w14:paraId="15477DE4" w14:textId="77777777" w:rsidR="00A06A47" w:rsidRDefault="00A06A47" w:rsidP="000B2F2F"/>
        </w:tc>
        <w:tc>
          <w:tcPr>
            <w:tcW w:w="3006" w:type="dxa"/>
          </w:tcPr>
          <w:p w14:paraId="72B5450E" w14:textId="77777777" w:rsidR="00A06A47" w:rsidRDefault="00A06A47" w:rsidP="000B2F2F"/>
        </w:tc>
      </w:tr>
      <w:tr w:rsidR="00A06A47" w14:paraId="78946905" w14:textId="77777777" w:rsidTr="00A06A47">
        <w:tc>
          <w:tcPr>
            <w:tcW w:w="3005" w:type="dxa"/>
          </w:tcPr>
          <w:p w14:paraId="08BFB666" w14:textId="77777777" w:rsidR="00A06A47" w:rsidRDefault="00A06A47" w:rsidP="000B2F2F">
            <w:r>
              <w:t>Nagios</w:t>
            </w:r>
          </w:p>
        </w:tc>
        <w:tc>
          <w:tcPr>
            <w:tcW w:w="3005" w:type="dxa"/>
          </w:tcPr>
          <w:p w14:paraId="3DC52A0B" w14:textId="77777777" w:rsidR="00A06A47" w:rsidRDefault="00A06A47" w:rsidP="000B2F2F"/>
        </w:tc>
        <w:tc>
          <w:tcPr>
            <w:tcW w:w="3006" w:type="dxa"/>
          </w:tcPr>
          <w:p w14:paraId="4FEAAA4F" w14:textId="77777777" w:rsidR="00A06A47" w:rsidRDefault="00A06A47" w:rsidP="000B2F2F"/>
        </w:tc>
      </w:tr>
      <w:tr w:rsidR="00A06A47" w14:paraId="7659C942" w14:textId="77777777" w:rsidTr="00A06A47">
        <w:tc>
          <w:tcPr>
            <w:tcW w:w="3005" w:type="dxa"/>
          </w:tcPr>
          <w:p w14:paraId="708DDA3A" w14:textId="77777777" w:rsidR="00A06A47" w:rsidRDefault="000726E5" w:rsidP="000B2F2F">
            <w:r>
              <w:t>Webmin</w:t>
            </w:r>
          </w:p>
        </w:tc>
        <w:tc>
          <w:tcPr>
            <w:tcW w:w="3005" w:type="dxa"/>
          </w:tcPr>
          <w:p w14:paraId="0CF9D531" w14:textId="77777777" w:rsidR="00A06A47" w:rsidRDefault="00A06A47" w:rsidP="000B2F2F"/>
        </w:tc>
        <w:tc>
          <w:tcPr>
            <w:tcW w:w="3006" w:type="dxa"/>
          </w:tcPr>
          <w:p w14:paraId="67745E7D" w14:textId="77777777" w:rsidR="00A06A47" w:rsidRDefault="00A06A47" w:rsidP="000B2F2F"/>
        </w:tc>
      </w:tr>
      <w:tr w:rsidR="000726E5" w14:paraId="27B389B7" w14:textId="77777777" w:rsidTr="00A06A47">
        <w:tc>
          <w:tcPr>
            <w:tcW w:w="3005" w:type="dxa"/>
          </w:tcPr>
          <w:p w14:paraId="6D8ADFBC" w14:textId="77777777" w:rsidR="000726E5" w:rsidRDefault="000726E5" w:rsidP="000B2F2F">
            <w:r>
              <w:t>RSAT</w:t>
            </w:r>
          </w:p>
        </w:tc>
        <w:tc>
          <w:tcPr>
            <w:tcW w:w="3005" w:type="dxa"/>
          </w:tcPr>
          <w:p w14:paraId="03B62BC2" w14:textId="77777777" w:rsidR="000726E5" w:rsidRDefault="000726E5" w:rsidP="000B2F2F"/>
        </w:tc>
        <w:tc>
          <w:tcPr>
            <w:tcW w:w="3006" w:type="dxa"/>
          </w:tcPr>
          <w:p w14:paraId="7EB959B6" w14:textId="77777777" w:rsidR="000726E5" w:rsidRDefault="000726E5" w:rsidP="000B2F2F"/>
        </w:tc>
      </w:tr>
      <w:tr w:rsidR="000726E5" w14:paraId="7B0E66ED" w14:textId="77777777" w:rsidTr="00A06A47">
        <w:tc>
          <w:tcPr>
            <w:tcW w:w="3005" w:type="dxa"/>
          </w:tcPr>
          <w:p w14:paraId="2DB6E8DB" w14:textId="77777777" w:rsidR="000726E5" w:rsidRDefault="000726E5" w:rsidP="000B2F2F">
            <w:r>
              <w:t>Icinga (Has a cool rest API)</w:t>
            </w:r>
          </w:p>
        </w:tc>
        <w:tc>
          <w:tcPr>
            <w:tcW w:w="3005" w:type="dxa"/>
          </w:tcPr>
          <w:p w14:paraId="5D0FD5F3" w14:textId="77777777" w:rsidR="000726E5" w:rsidRDefault="000726E5" w:rsidP="000B2F2F"/>
        </w:tc>
        <w:tc>
          <w:tcPr>
            <w:tcW w:w="3006" w:type="dxa"/>
          </w:tcPr>
          <w:p w14:paraId="438FB48D" w14:textId="77777777" w:rsidR="000726E5" w:rsidRDefault="000726E5" w:rsidP="000B2F2F"/>
        </w:tc>
      </w:tr>
      <w:tr w:rsidR="000726E5" w14:paraId="6F90FA43" w14:textId="77777777" w:rsidTr="00A06A47">
        <w:tc>
          <w:tcPr>
            <w:tcW w:w="3005" w:type="dxa"/>
          </w:tcPr>
          <w:p w14:paraId="728F8CE7" w14:textId="77777777" w:rsidR="000726E5" w:rsidRDefault="000726E5" w:rsidP="000B2F2F">
            <w:r>
              <w:t>OpenNMS</w:t>
            </w:r>
          </w:p>
        </w:tc>
        <w:tc>
          <w:tcPr>
            <w:tcW w:w="3005" w:type="dxa"/>
          </w:tcPr>
          <w:p w14:paraId="081D6F09" w14:textId="77777777" w:rsidR="000726E5" w:rsidRDefault="000726E5" w:rsidP="000B2F2F"/>
        </w:tc>
        <w:tc>
          <w:tcPr>
            <w:tcW w:w="3006" w:type="dxa"/>
          </w:tcPr>
          <w:p w14:paraId="6C395C25" w14:textId="77777777" w:rsidR="000726E5" w:rsidRDefault="000726E5" w:rsidP="000B2F2F"/>
        </w:tc>
      </w:tr>
    </w:tbl>
    <w:p w14:paraId="27DDE23D" w14:textId="77777777" w:rsidR="00A06A47" w:rsidRDefault="00A06A47" w:rsidP="000B2F2F"/>
    <w:p w14:paraId="063D086B" w14:textId="77777777" w:rsidR="00A06A47" w:rsidRDefault="00A06A47" w:rsidP="000B2F2F">
      <w:r>
        <w:t>{{Table comparing sub-tools, tools that the tools use to report stuff}}</w:t>
      </w:r>
      <w:r>
        <w:br/>
      </w:r>
    </w:p>
    <w:tbl>
      <w:tblPr>
        <w:tblStyle w:val="TableGrid"/>
        <w:tblW w:w="0" w:type="auto"/>
        <w:tblLook w:val="04A0" w:firstRow="1" w:lastRow="0" w:firstColumn="1" w:lastColumn="0" w:noHBand="0" w:noVBand="1"/>
      </w:tblPr>
      <w:tblGrid>
        <w:gridCol w:w="4508"/>
        <w:gridCol w:w="4508"/>
      </w:tblGrid>
      <w:tr w:rsidR="00A06A47" w14:paraId="4A1D8980" w14:textId="77777777" w:rsidTr="00A06A47">
        <w:tc>
          <w:tcPr>
            <w:tcW w:w="4508" w:type="dxa"/>
          </w:tcPr>
          <w:p w14:paraId="6E78A492" w14:textId="77777777" w:rsidR="00A06A47" w:rsidRDefault="00A06A47" w:rsidP="000B2F2F"/>
        </w:tc>
        <w:tc>
          <w:tcPr>
            <w:tcW w:w="4508" w:type="dxa"/>
          </w:tcPr>
          <w:p w14:paraId="254E5B9E" w14:textId="77777777" w:rsidR="00A06A47" w:rsidRDefault="00A06A47" w:rsidP="000B2F2F"/>
        </w:tc>
      </w:tr>
      <w:tr w:rsidR="00A06A47" w14:paraId="65BA9052" w14:textId="77777777" w:rsidTr="00A06A47">
        <w:tc>
          <w:tcPr>
            <w:tcW w:w="4508" w:type="dxa"/>
          </w:tcPr>
          <w:p w14:paraId="6A30C9D1" w14:textId="77777777" w:rsidR="00A06A47" w:rsidRDefault="00A06A47" w:rsidP="000B2F2F">
            <w:r>
              <w:t>E-Mail</w:t>
            </w:r>
          </w:p>
        </w:tc>
        <w:tc>
          <w:tcPr>
            <w:tcW w:w="4508" w:type="dxa"/>
          </w:tcPr>
          <w:p w14:paraId="6CBB3A5A" w14:textId="77777777" w:rsidR="00A06A47" w:rsidRDefault="00A06A47" w:rsidP="000B2F2F"/>
        </w:tc>
      </w:tr>
      <w:tr w:rsidR="00A06A47" w14:paraId="3D3E7DBA" w14:textId="77777777" w:rsidTr="00A06A47">
        <w:tc>
          <w:tcPr>
            <w:tcW w:w="4508" w:type="dxa"/>
          </w:tcPr>
          <w:p w14:paraId="413F7CEB" w14:textId="77777777" w:rsidR="00A06A47" w:rsidRDefault="00A06A47" w:rsidP="000B2F2F">
            <w:r>
              <w:t>SMS</w:t>
            </w:r>
          </w:p>
        </w:tc>
        <w:tc>
          <w:tcPr>
            <w:tcW w:w="4508" w:type="dxa"/>
          </w:tcPr>
          <w:p w14:paraId="3BA82920" w14:textId="77777777" w:rsidR="00A06A47" w:rsidRDefault="00A06A47" w:rsidP="000B2F2F"/>
        </w:tc>
      </w:tr>
      <w:tr w:rsidR="00A06A47" w14:paraId="67FAA574" w14:textId="77777777" w:rsidTr="00A06A47">
        <w:tc>
          <w:tcPr>
            <w:tcW w:w="4508" w:type="dxa"/>
          </w:tcPr>
          <w:p w14:paraId="216A1EE4" w14:textId="77777777" w:rsidR="00A06A47" w:rsidRDefault="00A06A47" w:rsidP="000B2F2F">
            <w:r>
              <w:t>Phone Call (Automated)</w:t>
            </w:r>
          </w:p>
        </w:tc>
        <w:tc>
          <w:tcPr>
            <w:tcW w:w="4508" w:type="dxa"/>
          </w:tcPr>
          <w:p w14:paraId="7F2FCDE4" w14:textId="77777777" w:rsidR="00A06A47" w:rsidRDefault="00A06A47" w:rsidP="000B2F2F"/>
        </w:tc>
      </w:tr>
      <w:tr w:rsidR="00A06A47" w14:paraId="5C077764" w14:textId="77777777" w:rsidTr="00A06A47">
        <w:tc>
          <w:tcPr>
            <w:tcW w:w="4508" w:type="dxa"/>
          </w:tcPr>
          <w:p w14:paraId="15AA3646" w14:textId="77777777" w:rsidR="00A06A47" w:rsidRDefault="00A06A47" w:rsidP="000B2F2F">
            <w:r>
              <w:t>Web page</w:t>
            </w:r>
          </w:p>
        </w:tc>
        <w:tc>
          <w:tcPr>
            <w:tcW w:w="4508" w:type="dxa"/>
          </w:tcPr>
          <w:p w14:paraId="3DF0DAD2" w14:textId="77777777" w:rsidR="00A06A47" w:rsidRDefault="00A06A47" w:rsidP="000B2F2F"/>
        </w:tc>
      </w:tr>
      <w:tr w:rsidR="00A06A47" w14:paraId="441255C6" w14:textId="77777777" w:rsidTr="00A06A47">
        <w:tc>
          <w:tcPr>
            <w:tcW w:w="4508" w:type="dxa"/>
          </w:tcPr>
          <w:p w14:paraId="257C0DA6" w14:textId="77777777" w:rsidR="00A06A47" w:rsidRDefault="00A06A47" w:rsidP="000B2F2F">
            <w:r>
              <w:t>Log files</w:t>
            </w:r>
          </w:p>
        </w:tc>
        <w:tc>
          <w:tcPr>
            <w:tcW w:w="4508" w:type="dxa"/>
          </w:tcPr>
          <w:p w14:paraId="23245660" w14:textId="77777777" w:rsidR="00A06A47" w:rsidRDefault="00A06A47" w:rsidP="000B2F2F"/>
        </w:tc>
      </w:tr>
      <w:tr w:rsidR="00A06A47" w14:paraId="79472535" w14:textId="77777777" w:rsidTr="00A06A47">
        <w:tc>
          <w:tcPr>
            <w:tcW w:w="4508" w:type="dxa"/>
          </w:tcPr>
          <w:p w14:paraId="0E716FEA" w14:textId="77777777" w:rsidR="00A06A47" w:rsidRDefault="00A06A47" w:rsidP="000B2F2F">
            <w:r>
              <w:lastRenderedPageBreak/>
              <w:t>Instant Message</w:t>
            </w:r>
          </w:p>
        </w:tc>
        <w:tc>
          <w:tcPr>
            <w:tcW w:w="4508" w:type="dxa"/>
          </w:tcPr>
          <w:p w14:paraId="30DF1576" w14:textId="77777777" w:rsidR="00A06A47" w:rsidRDefault="00A06A47" w:rsidP="000B2F2F"/>
        </w:tc>
      </w:tr>
    </w:tbl>
    <w:p w14:paraId="396B5E30" w14:textId="77777777" w:rsidR="00A06A47" w:rsidRDefault="00A06A47" w:rsidP="000B2F2F"/>
    <w:p w14:paraId="67091BB2" w14:textId="77777777" w:rsidR="00A06A47" w:rsidRDefault="00A06A47" w:rsidP="000B2F2F">
      <w:r>
        <w:t xml:space="preserve">{{Response types? – How can you remotely deal with issues once being informed}} </w:t>
      </w:r>
    </w:p>
    <w:tbl>
      <w:tblPr>
        <w:tblStyle w:val="TableGrid"/>
        <w:tblW w:w="0" w:type="auto"/>
        <w:tblLook w:val="04A0" w:firstRow="1" w:lastRow="0" w:firstColumn="1" w:lastColumn="0" w:noHBand="0" w:noVBand="1"/>
      </w:tblPr>
      <w:tblGrid>
        <w:gridCol w:w="4508"/>
        <w:gridCol w:w="4508"/>
      </w:tblGrid>
      <w:tr w:rsidR="00A06A47" w14:paraId="43856F97" w14:textId="77777777" w:rsidTr="00A06A47">
        <w:tc>
          <w:tcPr>
            <w:tcW w:w="4508" w:type="dxa"/>
          </w:tcPr>
          <w:p w14:paraId="637867B5" w14:textId="77777777" w:rsidR="00A06A47" w:rsidRDefault="00A06A47" w:rsidP="000B2F2F">
            <w:r>
              <w:t>VPN</w:t>
            </w:r>
          </w:p>
        </w:tc>
        <w:tc>
          <w:tcPr>
            <w:tcW w:w="4508" w:type="dxa"/>
          </w:tcPr>
          <w:p w14:paraId="1D2F881D" w14:textId="77777777" w:rsidR="00A06A47" w:rsidRDefault="00A06A47" w:rsidP="000B2F2F"/>
        </w:tc>
      </w:tr>
      <w:tr w:rsidR="00A06A47" w14:paraId="6A4D5BD8" w14:textId="77777777" w:rsidTr="00A06A47">
        <w:tc>
          <w:tcPr>
            <w:tcW w:w="4508" w:type="dxa"/>
          </w:tcPr>
          <w:p w14:paraId="7116D064" w14:textId="77777777" w:rsidR="00A06A47" w:rsidRDefault="000726E5" w:rsidP="000B2F2F">
            <w:r>
              <w:t>Remote desktop</w:t>
            </w:r>
          </w:p>
        </w:tc>
        <w:tc>
          <w:tcPr>
            <w:tcW w:w="4508" w:type="dxa"/>
          </w:tcPr>
          <w:p w14:paraId="134572AF" w14:textId="77777777" w:rsidR="00A06A47" w:rsidRDefault="00A06A47" w:rsidP="000B2F2F"/>
        </w:tc>
      </w:tr>
      <w:tr w:rsidR="00A06A47" w14:paraId="047D23D6" w14:textId="77777777" w:rsidTr="00A06A47">
        <w:tc>
          <w:tcPr>
            <w:tcW w:w="4508" w:type="dxa"/>
          </w:tcPr>
          <w:p w14:paraId="34C9571E" w14:textId="77777777" w:rsidR="00A06A47" w:rsidRDefault="00A06A47" w:rsidP="000B2F2F"/>
        </w:tc>
        <w:tc>
          <w:tcPr>
            <w:tcW w:w="4508" w:type="dxa"/>
          </w:tcPr>
          <w:p w14:paraId="2B1FF816" w14:textId="77777777" w:rsidR="00A06A47" w:rsidRDefault="00A06A47" w:rsidP="000B2F2F"/>
        </w:tc>
      </w:tr>
      <w:tr w:rsidR="00A06A47" w14:paraId="3F0C2267" w14:textId="77777777" w:rsidTr="00A06A47">
        <w:tc>
          <w:tcPr>
            <w:tcW w:w="4508" w:type="dxa"/>
          </w:tcPr>
          <w:p w14:paraId="4FD472ED" w14:textId="77777777" w:rsidR="00A06A47" w:rsidRDefault="00A06A47" w:rsidP="000B2F2F"/>
        </w:tc>
        <w:tc>
          <w:tcPr>
            <w:tcW w:w="4508" w:type="dxa"/>
          </w:tcPr>
          <w:p w14:paraId="2449D20E" w14:textId="77777777" w:rsidR="00A06A47" w:rsidRDefault="00A06A47" w:rsidP="000B2F2F"/>
        </w:tc>
      </w:tr>
      <w:tr w:rsidR="00A06A47" w14:paraId="64D3AC73" w14:textId="77777777" w:rsidTr="00A06A47">
        <w:tc>
          <w:tcPr>
            <w:tcW w:w="4508" w:type="dxa"/>
          </w:tcPr>
          <w:p w14:paraId="4F908F8D" w14:textId="77777777" w:rsidR="00A06A47" w:rsidRDefault="00A06A47" w:rsidP="000B2F2F"/>
        </w:tc>
        <w:tc>
          <w:tcPr>
            <w:tcW w:w="4508" w:type="dxa"/>
          </w:tcPr>
          <w:p w14:paraId="77DFEEA8" w14:textId="77777777" w:rsidR="00A06A47" w:rsidRDefault="00A06A47" w:rsidP="000B2F2F"/>
        </w:tc>
      </w:tr>
    </w:tbl>
    <w:p w14:paraId="278B96B7" w14:textId="77777777" w:rsidR="00A06A47" w:rsidRDefault="00A06A47" w:rsidP="000B2F2F"/>
    <w:p w14:paraId="3121A347" w14:textId="77777777" w:rsidR="000726E5" w:rsidRDefault="000726E5" w:rsidP="000B2F2F">
      <w:r>
        <w:t>{{Some theoretical stuff based on my lit reviews}}</w:t>
      </w:r>
    </w:p>
    <w:p w14:paraId="7281A87E" w14:textId="77777777" w:rsidR="000726E5" w:rsidRDefault="000726E5" w:rsidP="000B2F2F"/>
    <w:p w14:paraId="7329D179" w14:textId="77777777" w:rsidR="000726E5" w:rsidRDefault="000726E5" w:rsidP="000B2F2F">
      <w:r>
        <w:t>{{Specific weaknesses from tables}}</w:t>
      </w:r>
    </w:p>
    <w:p w14:paraId="2655F7C9" w14:textId="77777777" w:rsidR="000726E5" w:rsidRDefault="000726E5" w:rsidP="000B2F2F"/>
    <w:p w14:paraId="4B0F91FE" w14:textId="44D91339" w:rsidR="000726E5" w:rsidRDefault="000726E5" w:rsidP="000B2F2F">
      <w:r>
        <w:t>{{List/identify weaknesses I’d like to address}}</w:t>
      </w:r>
    </w:p>
    <w:p w14:paraId="56C33CDC" w14:textId="54948E39" w:rsidR="005939F7" w:rsidRDefault="00C400C1" w:rsidP="00C400C1">
      <w:pPr>
        <w:pStyle w:val="Heading1"/>
      </w:pPr>
      <w:r>
        <w:t>References</w:t>
      </w:r>
    </w:p>
    <w:p w14:paraId="04BC980C" w14:textId="59ED26F3" w:rsidR="002222D4" w:rsidRPr="002222D4" w:rsidRDefault="005939F7" w:rsidP="002222D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222D4" w:rsidRPr="002222D4">
        <w:rPr>
          <w:rFonts w:ascii="Calibri" w:hAnsi="Calibri" w:cs="Calibri"/>
          <w:noProof/>
          <w:szCs w:val="24"/>
        </w:rPr>
        <w:t>[1]</w:t>
      </w:r>
      <w:r w:rsidR="002222D4" w:rsidRPr="002222D4">
        <w:rPr>
          <w:rFonts w:ascii="Calibri" w:hAnsi="Calibri" w:cs="Calibri"/>
          <w:noProof/>
          <w:szCs w:val="24"/>
        </w:rPr>
        <w:tab/>
        <w:t xml:space="preserve"> and M. I. B. Rafiullah Khan, Sarmad Ullah Khan, Rifaqat Zaheer, “An Efficient Network Monitoring and Management System,” </w:t>
      </w:r>
      <w:r w:rsidR="002222D4" w:rsidRPr="002222D4">
        <w:rPr>
          <w:rFonts w:ascii="Calibri" w:hAnsi="Calibri" w:cs="Calibri"/>
          <w:i/>
          <w:iCs/>
          <w:noProof/>
          <w:szCs w:val="24"/>
        </w:rPr>
        <w:t>Int. J. Inf. Electron. Eng.</w:t>
      </w:r>
      <w:r w:rsidR="002222D4" w:rsidRPr="002222D4">
        <w:rPr>
          <w:rFonts w:ascii="Calibri" w:hAnsi="Calibri" w:cs="Calibri"/>
          <w:noProof/>
          <w:szCs w:val="24"/>
        </w:rPr>
        <w:t>, vol. 3, no. 1, p. 122, 2013.</w:t>
      </w:r>
    </w:p>
    <w:p w14:paraId="5221B6EF"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2]</w:t>
      </w:r>
      <w:r w:rsidRPr="002222D4">
        <w:rPr>
          <w:rFonts w:ascii="Calibri" w:hAnsi="Calibri" w:cs="Calibri"/>
          <w:noProof/>
          <w:szCs w:val="24"/>
        </w:rPr>
        <w:tab/>
        <w:t xml:space="preserve">N. Chandrika, “Cyber Security in the UK,” </w:t>
      </w:r>
      <w:r w:rsidRPr="002222D4">
        <w:rPr>
          <w:rFonts w:ascii="Calibri" w:hAnsi="Calibri" w:cs="Calibri"/>
          <w:i/>
          <w:iCs/>
          <w:noProof/>
          <w:szCs w:val="24"/>
        </w:rPr>
        <w:t>POSTnote</w:t>
      </w:r>
      <w:r w:rsidRPr="002222D4">
        <w:rPr>
          <w:rFonts w:ascii="Calibri" w:hAnsi="Calibri" w:cs="Calibri"/>
          <w:noProof/>
          <w:szCs w:val="24"/>
        </w:rPr>
        <w:t>, no. 389, pp. 1–4, 2011.</w:t>
      </w:r>
    </w:p>
    <w:p w14:paraId="7273DFF7"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3]</w:t>
      </w:r>
      <w:r w:rsidRPr="002222D4">
        <w:rPr>
          <w:rFonts w:ascii="Calibri" w:hAnsi="Calibri" w:cs="Calibri"/>
          <w:noProof/>
          <w:szCs w:val="24"/>
        </w:rPr>
        <w:tab/>
        <w:t xml:space="preserve">G. A. Fink, C. L. North, A. Endert, and S. Rose, “Visualizing cyber security: Usable workspaces,” in </w:t>
      </w:r>
      <w:r w:rsidRPr="002222D4">
        <w:rPr>
          <w:rFonts w:ascii="Calibri" w:hAnsi="Calibri" w:cs="Calibri"/>
          <w:i/>
          <w:iCs/>
          <w:noProof/>
          <w:szCs w:val="24"/>
        </w:rPr>
        <w:t>6th International Workshop on Visualization for Cyber Security 2009, VizSec 2009 - Proceedings</w:t>
      </w:r>
      <w:r w:rsidRPr="002222D4">
        <w:rPr>
          <w:rFonts w:ascii="Calibri" w:hAnsi="Calibri" w:cs="Calibri"/>
          <w:noProof/>
          <w:szCs w:val="24"/>
        </w:rPr>
        <w:t>, 2009, pp. 45–56.</w:t>
      </w:r>
    </w:p>
    <w:p w14:paraId="6263EB35"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4]</w:t>
      </w:r>
      <w:r w:rsidRPr="002222D4">
        <w:rPr>
          <w:rFonts w:ascii="Calibri" w:hAnsi="Calibri" w:cs="Calibri"/>
          <w:noProof/>
          <w:szCs w:val="24"/>
        </w:rPr>
        <w:tab/>
        <w:t xml:space="preserve">H. Shiravi, A. Shiravi, and A. a. Ghorbani, “006 A survey of visualization systems for network security,” </w:t>
      </w:r>
      <w:r w:rsidRPr="002222D4">
        <w:rPr>
          <w:rFonts w:ascii="Calibri" w:hAnsi="Calibri" w:cs="Calibri"/>
          <w:i/>
          <w:iCs/>
          <w:noProof/>
          <w:szCs w:val="24"/>
        </w:rPr>
        <w:t>IEEE Trans. Vis. Comput. Graph.</w:t>
      </w:r>
      <w:r w:rsidRPr="002222D4">
        <w:rPr>
          <w:rFonts w:ascii="Calibri" w:hAnsi="Calibri" w:cs="Calibri"/>
          <w:noProof/>
          <w:szCs w:val="24"/>
        </w:rPr>
        <w:t>, vol. 18, no. 8, pp. 1313–1329, 2012.</w:t>
      </w:r>
    </w:p>
    <w:p w14:paraId="2E43406C"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5]</w:t>
      </w:r>
      <w:r w:rsidRPr="002222D4">
        <w:rPr>
          <w:rFonts w:ascii="Calibri" w:hAnsi="Calibri" w:cs="Calibri"/>
          <w:noProof/>
          <w:szCs w:val="24"/>
        </w:rPr>
        <w:tab/>
        <w:t xml:space="preserve">R. Sharma, “Study of Latest Emerging Trends on Cyber Security and its challenges to Society,” </w:t>
      </w:r>
      <w:r w:rsidRPr="002222D4">
        <w:rPr>
          <w:rFonts w:ascii="Calibri" w:hAnsi="Calibri" w:cs="Calibri"/>
          <w:i/>
          <w:iCs/>
          <w:noProof/>
          <w:szCs w:val="24"/>
        </w:rPr>
        <w:t>Int. J. Sci. Eng. Res.</w:t>
      </w:r>
      <w:r w:rsidRPr="002222D4">
        <w:rPr>
          <w:rFonts w:ascii="Calibri" w:hAnsi="Calibri" w:cs="Calibri"/>
          <w:noProof/>
          <w:szCs w:val="24"/>
        </w:rPr>
        <w:t>, vol. 3, no. 6, 2012.</w:t>
      </w:r>
    </w:p>
    <w:p w14:paraId="650B45D9"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6]</w:t>
      </w:r>
      <w:r w:rsidRPr="002222D4">
        <w:rPr>
          <w:rFonts w:ascii="Calibri" w:hAnsi="Calibri" w:cs="Calibri"/>
          <w:noProof/>
          <w:szCs w:val="24"/>
        </w:rPr>
        <w:tab/>
        <w:t xml:space="preserve">R. Collobert, J. Weston, and L. Bottou, “Natural language processing (almost) from scratch,” </w:t>
      </w:r>
      <w:r w:rsidRPr="002222D4">
        <w:rPr>
          <w:rFonts w:ascii="Calibri" w:hAnsi="Calibri" w:cs="Calibri"/>
          <w:i/>
          <w:iCs/>
          <w:noProof/>
          <w:szCs w:val="24"/>
        </w:rPr>
        <w:t>J. Mach. …</w:t>
      </w:r>
      <w:r w:rsidRPr="002222D4">
        <w:rPr>
          <w:rFonts w:ascii="Calibri" w:hAnsi="Calibri" w:cs="Calibri"/>
          <w:noProof/>
          <w:szCs w:val="24"/>
        </w:rPr>
        <w:t>, vol. 12, pp. 2493–2537, 2011.</w:t>
      </w:r>
    </w:p>
    <w:p w14:paraId="7C839522"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7]</w:t>
      </w:r>
      <w:r w:rsidRPr="002222D4">
        <w:rPr>
          <w:rFonts w:ascii="Calibri" w:hAnsi="Calibri" w:cs="Calibri"/>
          <w:noProof/>
          <w:szCs w:val="24"/>
        </w:rPr>
        <w:tab/>
        <w:t xml:space="preserve">B. A. Shawar and E. Atwell, “Chatbots: are they really useful?,” </w:t>
      </w:r>
      <w:r w:rsidRPr="002222D4">
        <w:rPr>
          <w:rFonts w:ascii="Calibri" w:hAnsi="Calibri" w:cs="Calibri"/>
          <w:i/>
          <w:iCs/>
          <w:noProof/>
          <w:szCs w:val="24"/>
        </w:rPr>
        <w:t>LDV-Forum</w:t>
      </w:r>
      <w:r w:rsidRPr="002222D4">
        <w:rPr>
          <w:rFonts w:ascii="Calibri" w:hAnsi="Calibri" w:cs="Calibri"/>
          <w:noProof/>
          <w:szCs w:val="24"/>
        </w:rPr>
        <w:t>, 2007.</w:t>
      </w:r>
    </w:p>
    <w:p w14:paraId="5EFD2A7E"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8]</w:t>
      </w:r>
      <w:r w:rsidRPr="002222D4">
        <w:rPr>
          <w:rFonts w:ascii="Calibri" w:hAnsi="Calibri" w:cs="Calibri"/>
          <w:noProof/>
          <w:szCs w:val="24"/>
        </w:rPr>
        <w:tab/>
        <w:t>R. S. Wallace, “The Anatomy of A.L.I.C.E.” [Online]. Available: http://www.alicebot.org/anatomy.html.</w:t>
      </w:r>
    </w:p>
    <w:p w14:paraId="31540867"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9]</w:t>
      </w:r>
      <w:r w:rsidRPr="002222D4">
        <w:rPr>
          <w:rFonts w:ascii="Calibri" w:hAnsi="Calibri" w:cs="Calibri"/>
          <w:noProof/>
          <w:szCs w:val="24"/>
        </w:rPr>
        <w:tab/>
        <w:t>J. Rahman, “Implementation of ALICE chatbot as domain specific knowledge bot for BRAC U (FAQ bot),” 2012.</w:t>
      </w:r>
    </w:p>
    <w:p w14:paraId="7FD32F15"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0]</w:t>
      </w:r>
      <w:r w:rsidRPr="002222D4">
        <w:rPr>
          <w:rFonts w:ascii="Calibri" w:hAnsi="Calibri" w:cs="Calibri"/>
          <w:noProof/>
          <w:szCs w:val="24"/>
        </w:rPr>
        <w:tab/>
        <w:t>“Dialogue Diversity Corpus.” [Online]. Available: http://www-bcf.usc.edu/~billmann/diversity/DDivers-site.htm. [Accessed: 15-Dec-2016].</w:t>
      </w:r>
    </w:p>
    <w:p w14:paraId="63C22666"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1]</w:t>
      </w:r>
      <w:r w:rsidRPr="002222D4">
        <w:rPr>
          <w:rFonts w:ascii="Calibri" w:hAnsi="Calibri" w:cs="Calibri"/>
          <w:noProof/>
          <w:szCs w:val="24"/>
        </w:rPr>
        <w:tab/>
        <w:t>B. A. Shawar and E. Atwell, “Using dialogue corpora to train a chatbot,” 2003.</w:t>
      </w:r>
    </w:p>
    <w:p w14:paraId="2A47F4F1"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2]</w:t>
      </w:r>
      <w:r w:rsidRPr="002222D4">
        <w:rPr>
          <w:rFonts w:ascii="Calibri" w:hAnsi="Calibri" w:cs="Calibri"/>
          <w:noProof/>
          <w:szCs w:val="24"/>
        </w:rPr>
        <w:tab/>
        <w:t xml:space="preserve">P. M. Nadkarni, L. Ohno-Machado, W. W. Chapman, C. Manning, P. Raghavan, H. Schuetze, W. Hutchins, N. Chomsky, A. Aho, R. Sethi, J. Ullman, N. Chomsky, J. Friedl, S. Kleene, B. Kernighan, R. Pike, J. Levine, T. Mason, D. Brown, A. Joshi, K. Vijay-Shanker, D. Weir, W. </w:t>
      </w:r>
      <w:r w:rsidRPr="002222D4">
        <w:rPr>
          <w:rFonts w:ascii="Calibri" w:hAnsi="Calibri" w:cs="Calibri"/>
          <w:noProof/>
          <w:szCs w:val="24"/>
        </w:rPr>
        <w:lastRenderedPageBreak/>
        <w:t xml:space="preserve">Clocksin, C. Mellish, D. Warren, D. Klein, N. Chomsky, D. Klein, C. Manning, J. Quinlan, D. Klein, C. Manning, U. of Pennsylvania, C. Manning, H. Schuetze, D. Jurafsky, J. Martin, P. Spyns, L. Deleger, F. Namer, P. Zweigenbaum, J. Denny, A. Spickard, K. Johnson, S. Haas, G. Savova, J. Masanz, P. Ogren, A. Aronson, Q. Zou, W. Chu, C. Morioka, H. Liu, A. Aronson, C. Friedman, T. Rindflesch, A. Aronson, T. Pedersen, M. Weeber, J. Mork, A. Aronson, W. Chapman, W. Bridewell, P. Hanbury, P. Mutalik, A. Deshpande, P. Nadkarni, Y. Huang, H. Lowe, W. Chapman, W. Bridewell, P. Hanbury, U. of S. (Hungary), G. Savova, W. Chapman, J. Zheng, C. Tao, H. Solbrig, S. Deepak, G. Hripcsak, N. Elhadad, Y. Chen, R. Taira, D. Johnson, V. Bhushan, N. Sager, M. Lyman, N. Nhan, P. Haug, D. Ranum, P. Frederick, L. Christensen, P. Haug, M. Fiszman, H. Xu, C. Friedman, P. Stetson, L. Christensen, H. Harkema, J. Irwin, O. Uzuner, B. South, S. Shen, O. Uzuner, I. Goldstein, Y. Luo, O. Uzuner, O. Uzuner, I. Solti, E. Cadag, C. Chute, L. Chen, C. Friedman, X. Wang, G. Hripcsak, C. Friedman, W. Chapman, M. Fiszman, J. Dowling, W. Chapman, J. Dowling, M. Wagner, X. Wang, G. Hripcsak, M. Markatou, D. Lindberg, B. Humphreys, A. McCray, A. Browne, A. McCray, S. Srinivasan, G. Divita, A. Browne, T. Rindflesch, N. L. of Medicine, S. Srihari, C. Elkan, M. Hearst, S. Dumais, E. Osman, D. Inc., D. Fradkin, I. Muchnik, A. Viterbi, A. Dempster, N. Laird, D. Rubin, M. Hasegawa-Johnson, J. Zhang, D. Shen, G. Zhou, E. Sonnhammer, S. Eddy, E. Birney, A. Lukashin, M. Borodovsky, S. Eddy, L. Rabiner, J. Lafferty, A. McCallum, F. Pereira, A. Culotta, D. Kulp, A. McCallum, C. Sutton, A. McCallum, A. Franz, T. Brants, U. of S. N. L. Group, A. Foundation, A. Foundation, C. Thompson, M. Califf, R. Mooney, N. A. C. of the A. for C. Linguistics, P. Fodor, A. Lally, D. Ferrucci, A. Lally, P. Fodor, L. Libresco, K. Jennings, J. Fitzgerald, E. Berner, G. Webster, A. Shugerman, C. Friedman, A. Elstein, F. Wolf, R. Miller, F. Masarie, and R. Miller, “Natural language processing: an introduction.,” </w:t>
      </w:r>
      <w:r w:rsidRPr="002222D4">
        <w:rPr>
          <w:rFonts w:ascii="Calibri" w:hAnsi="Calibri" w:cs="Calibri"/>
          <w:i/>
          <w:iCs/>
          <w:noProof/>
          <w:szCs w:val="24"/>
        </w:rPr>
        <w:t>J. Am. Med. Inform. Assoc.</w:t>
      </w:r>
      <w:r w:rsidRPr="002222D4">
        <w:rPr>
          <w:rFonts w:ascii="Calibri" w:hAnsi="Calibri" w:cs="Calibri"/>
          <w:noProof/>
          <w:szCs w:val="24"/>
        </w:rPr>
        <w:t>, vol. 18, no. 5, pp. 544–51, 2011.</w:t>
      </w:r>
    </w:p>
    <w:p w14:paraId="258C8BE2"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3]</w:t>
      </w:r>
      <w:r w:rsidRPr="002222D4">
        <w:rPr>
          <w:rFonts w:ascii="Calibri" w:hAnsi="Calibri" w:cs="Calibri"/>
          <w:noProof/>
          <w:szCs w:val="24"/>
        </w:rPr>
        <w:tab/>
        <w:t xml:space="preserve">A. Khanna, B. Pandey, K. Vashishta, K. Kalia, B. Pradeepkumar, and T. Das, “A Study of Today’s A.I. through Chatbots and Rediscovery of Machine Intelligence,” </w:t>
      </w:r>
      <w:r w:rsidRPr="002222D4">
        <w:rPr>
          <w:rFonts w:ascii="Calibri" w:hAnsi="Calibri" w:cs="Calibri"/>
          <w:i/>
          <w:iCs/>
          <w:noProof/>
          <w:szCs w:val="24"/>
        </w:rPr>
        <w:t>Int. J. Sci. Technol.</w:t>
      </w:r>
      <w:r w:rsidRPr="002222D4">
        <w:rPr>
          <w:rFonts w:ascii="Calibri" w:hAnsi="Calibri" w:cs="Calibri"/>
          <w:noProof/>
          <w:szCs w:val="24"/>
        </w:rPr>
        <w:t>, vol. 8, no. 7, pp. 277–284, 2015.</w:t>
      </w:r>
    </w:p>
    <w:p w14:paraId="1BDF17C6"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4]</w:t>
      </w:r>
      <w:r w:rsidRPr="002222D4">
        <w:rPr>
          <w:rFonts w:ascii="Calibri" w:hAnsi="Calibri" w:cs="Calibri"/>
          <w:noProof/>
          <w:szCs w:val="24"/>
        </w:rPr>
        <w:tab/>
        <w:t>Microsoft, “LUIS: Language Understanding Intelligent Service (beta).” [Online]. Available: https://www.luis.ai/. [Accessed: 15-Dec-2016].</w:t>
      </w:r>
    </w:p>
    <w:p w14:paraId="589FC305"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5]</w:t>
      </w:r>
      <w:r w:rsidRPr="002222D4">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14:paraId="04098A96"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rPr>
      </w:pPr>
      <w:r w:rsidRPr="002222D4">
        <w:rPr>
          <w:rFonts w:ascii="Calibri" w:hAnsi="Calibri" w:cs="Calibri"/>
          <w:noProof/>
          <w:szCs w:val="24"/>
        </w:rPr>
        <w:t>[16]</w:t>
      </w:r>
      <w:r w:rsidRPr="002222D4">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14:paraId="4F7C273A" w14:textId="0452685E" w:rsidR="005939F7" w:rsidRPr="00A06A47" w:rsidRDefault="005939F7" w:rsidP="000B2F2F">
      <w:r>
        <w:fldChar w:fldCharType="end"/>
      </w:r>
    </w:p>
    <w:sectPr w:rsidR="005939F7" w:rsidRPr="00A06A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B60"/>
    <w:rsid w:val="000726E5"/>
    <w:rsid w:val="00083083"/>
    <w:rsid w:val="000B2F2F"/>
    <w:rsid w:val="000C262D"/>
    <w:rsid w:val="000E7D63"/>
    <w:rsid w:val="00146707"/>
    <w:rsid w:val="001D1762"/>
    <w:rsid w:val="002222D4"/>
    <w:rsid w:val="00337678"/>
    <w:rsid w:val="003D61F8"/>
    <w:rsid w:val="00497B60"/>
    <w:rsid w:val="005939F7"/>
    <w:rsid w:val="0064281D"/>
    <w:rsid w:val="00965FDA"/>
    <w:rsid w:val="00A06A47"/>
    <w:rsid w:val="00A82311"/>
    <w:rsid w:val="00AD34B4"/>
    <w:rsid w:val="00C400C1"/>
    <w:rsid w:val="00CF523E"/>
    <w:rsid w:val="00D42AA5"/>
    <w:rsid w:val="00DF10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1302E"/>
  <w15:chartTrackingRefBased/>
  <w15:docId w15:val="{0B5EC81E-B4AC-44A3-9181-2FDF8D8F4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2F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26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262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CF523E"/>
    <w:rPr>
      <w:sz w:val="16"/>
      <w:szCs w:val="16"/>
    </w:rPr>
  </w:style>
  <w:style w:type="paragraph" w:styleId="CommentText">
    <w:name w:val="annotation text"/>
    <w:basedOn w:val="Normal"/>
    <w:link w:val="CommentTextChar"/>
    <w:uiPriority w:val="99"/>
    <w:semiHidden/>
    <w:unhideWhenUsed/>
    <w:rsid w:val="00CF523E"/>
    <w:pPr>
      <w:spacing w:line="240" w:lineRule="auto"/>
    </w:pPr>
    <w:rPr>
      <w:sz w:val="20"/>
      <w:szCs w:val="20"/>
    </w:rPr>
  </w:style>
  <w:style w:type="character" w:customStyle="1" w:styleId="CommentTextChar">
    <w:name w:val="Comment Text Char"/>
    <w:basedOn w:val="DefaultParagraphFont"/>
    <w:link w:val="CommentText"/>
    <w:uiPriority w:val="99"/>
    <w:semiHidden/>
    <w:rsid w:val="00CF523E"/>
    <w:rPr>
      <w:sz w:val="20"/>
      <w:szCs w:val="20"/>
    </w:rPr>
  </w:style>
  <w:style w:type="paragraph" w:styleId="CommentSubject">
    <w:name w:val="annotation subject"/>
    <w:basedOn w:val="CommentText"/>
    <w:next w:val="CommentText"/>
    <w:link w:val="CommentSubjectChar"/>
    <w:uiPriority w:val="99"/>
    <w:semiHidden/>
    <w:unhideWhenUsed/>
    <w:rsid w:val="00CF523E"/>
    <w:rPr>
      <w:b/>
      <w:bCs/>
    </w:rPr>
  </w:style>
  <w:style w:type="character" w:customStyle="1" w:styleId="CommentSubjectChar">
    <w:name w:val="Comment Subject Char"/>
    <w:basedOn w:val="CommentTextChar"/>
    <w:link w:val="CommentSubject"/>
    <w:uiPriority w:val="99"/>
    <w:semiHidden/>
    <w:rsid w:val="00CF523E"/>
    <w:rPr>
      <w:b/>
      <w:bCs/>
      <w:sz w:val="20"/>
      <w:szCs w:val="20"/>
    </w:rPr>
  </w:style>
  <w:style w:type="paragraph" w:styleId="BalloonText">
    <w:name w:val="Balloon Text"/>
    <w:basedOn w:val="Normal"/>
    <w:link w:val="BalloonTextChar"/>
    <w:uiPriority w:val="99"/>
    <w:semiHidden/>
    <w:unhideWhenUsed/>
    <w:rsid w:val="00CF52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23E"/>
    <w:rPr>
      <w:rFonts w:ascii="Segoe UI" w:hAnsi="Segoe UI" w:cs="Segoe UI"/>
      <w:sz w:val="18"/>
      <w:szCs w:val="18"/>
    </w:rPr>
  </w:style>
  <w:style w:type="character" w:styleId="Hyperlink">
    <w:name w:val="Hyperlink"/>
    <w:basedOn w:val="DefaultParagraphFont"/>
    <w:uiPriority w:val="99"/>
    <w:unhideWhenUsed/>
    <w:rsid w:val="000E7D63"/>
    <w:rPr>
      <w:color w:val="0563C1" w:themeColor="hyperlink"/>
      <w:u w:val="single"/>
    </w:rPr>
  </w:style>
  <w:style w:type="character" w:customStyle="1" w:styleId="Heading1Char">
    <w:name w:val="Heading 1 Char"/>
    <w:basedOn w:val="DefaultParagraphFont"/>
    <w:link w:val="Heading1"/>
    <w:uiPriority w:val="9"/>
    <w:rsid w:val="000B2F2F"/>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06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E2E902-A6AD-49D7-A753-E8E035322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4</Pages>
  <Words>11835</Words>
  <Characters>6746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4</cp:revision>
  <dcterms:created xsi:type="dcterms:W3CDTF">2016-12-11T23:19:00Z</dcterms:created>
  <dcterms:modified xsi:type="dcterms:W3CDTF">2017-02-06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